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2539A" w14:textId="717F3BCD" w:rsidR="00AF68E2" w:rsidRPr="00C17EA0" w:rsidRDefault="00AF68E2" w:rsidP="00AF68E2">
      <w:r>
        <w:t>Dendrites are neuronal arborizations which conduct synaptic input towards the soma.</w:t>
      </w:r>
      <w:r w:rsidR="00425CD1">
        <w:t xml:space="preserve"> Th</w:t>
      </w:r>
      <w:r w:rsidR="00445158">
        <w:t>e propagation of electrical signals in neurons</w:t>
      </w:r>
      <w:r w:rsidR="000878C9">
        <w:t xml:space="preserve"> can be simulated using computational software such as </w:t>
      </w:r>
      <w:r w:rsidR="000878C9">
        <w:t>NEURON</w:t>
      </w:r>
      <w:r w:rsidR="000878C9">
        <w:fldChar w:fldCharType="begin" w:fldLock="1"/>
      </w:r>
      <w:r w:rsidR="000878C9">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3&lt;/sup&gt;","plainTextFormattedCitation":"3","previouslyFormattedCitation":"&lt;sup&gt;3&lt;/sup&gt;"},"properties":{"noteIndex":0},"schema":"https://github.com/citation-style-language/schema/raw/master/csl-citation.json"}</w:instrText>
      </w:r>
      <w:r w:rsidR="000878C9">
        <w:fldChar w:fldCharType="separate"/>
      </w:r>
      <w:r w:rsidR="000878C9" w:rsidRPr="00425CD1">
        <w:rPr>
          <w:noProof/>
          <w:vertAlign w:val="superscript"/>
        </w:rPr>
        <w:t>3</w:t>
      </w:r>
      <w:r w:rsidR="000878C9">
        <w:fldChar w:fldCharType="end"/>
      </w:r>
      <w:r w:rsidR="000878C9" w:rsidRPr="006C42B4">
        <w:rPr>
          <w:vertAlign w:val="superscript"/>
        </w:rPr>
        <w:t>,</w:t>
      </w:r>
      <w:r w:rsidR="000878C9">
        <w:fldChar w:fldCharType="begin" w:fldLock="1"/>
      </w:r>
      <w:r w:rsidR="000878C9">
        <w:instrText>ADDIN CSL_CITATION {"citationItems":[{"id":"ITEM-1","itemData":{"ISBN":"2037374232","author":[{"dropping-particle":"","family":"Hines","given":"M L","non-dropping-particle":"","parse-names":false,"suffix":""},{"dropping-particle":"","family":"Carnevale","given":"N T","non-dropping-particle":"","parse-names":false,"suffix":""}],"id":"ITEM-1","issued":{"date-parts":[["2001"]]},"page":"123-135","title":"NEU RON : A Tool for Neuroscientists","type":"article-journal"},"uris":["http://www.mendeley.com/documents/?uuid=b4d03ed4-1669-40b9-a4c3-eeff5a1528fe"]}],"mendeley":{"formattedCitation":"&lt;sup&gt;4&lt;/sup&gt;","plainTextFormattedCitation":"4"},"properties":{"noteIndex":0},"schema":"https://github.com/citation-style-language/schema/raw/master/csl-citation.json"}</w:instrText>
      </w:r>
      <w:r w:rsidR="000878C9">
        <w:fldChar w:fldCharType="separate"/>
      </w:r>
      <w:r w:rsidR="000878C9" w:rsidRPr="006C42B4">
        <w:rPr>
          <w:noProof/>
          <w:vertAlign w:val="superscript"/>
        </w:rPr>
        <w:t>4</w:t>
      </w:r>
      <w:r w:rsidR="000878C9">
        <w:fldChar w:fldCharType="end"/>
      </w:r>
      <w:r w:rsidR="000878C9">
        <w:t xml:space="preserve"> and GENESIS</w:t>
      </w:r>
      <w:r w:rsidR="000878C9">
        <w:fldChar w:fldCharType="begin" w:fldLock="1"/>
      </w:r>
      <w:r w:rsidR="000878C9">
        <w:instrText>ADDIN CSL_CITATION {"citationItems":[{"id":"ITEM-1","itemData":{"ISBN":"ISBN 13: 9780387949383","author":[{"dropping-particle":"","family":"Bower","given":"James","non-dropping-particle":"","parse-names":false,"suffix":""},{"dropping-particle":"","family":"Beeman","given":"David","non-dropping-particle":"","parse-names":false,"suffix":""}],"id":"ITEM-1","issued":{"date-parts":[["1998"]]},"publisher":"Springer","title":"The Book of GENESIS: Exploring Realistic Neural Models with GEneral NEural Simulation System","type":"book"},"uris":["http://www.mendeley.com/documents/?uuid=f848362b-9369-4f6a-ad50-6cf5a4f8c7d1"]}],"mendeley":{"formattedCitation":"&lt;sup&gt;5&lt;/sup&gt;","plainTextFormattedCitation":"5","previouslyFormattedCitation":"&lt;sup&gt;4&lt;/sup&gt;"},"properties":{"noteIndex":0},"schema":"https://github.com/citation-style-language/schema/raw/master/csl-citation.json"}</w:instrText>
      </w:r>
      <w:r w:rsidR="000878C9">
        <w:fldChar w:fldCharType="separate"/>
      </w:r>
      <w:r w:rsidR="000878C9" w:rsidRPr="006C42B4">
        <w:rPr>
          <w:noProof/>
          <w:vertAlign w:val="superscript"/>
        </w:rPr>
        <w:t>5</w:t>
      </w:r>
      <w:r w:rsidR="000878C9">
        <w:fldChar w:fldCharType="end"/>
      </w:r>
      <w:r w:rsidR="000878C9">
        <w:t xml:space="preserve"> which are based on</w:t>
      </w:r>
      <w:r w:rsidR="00425CD1">
        <w:t xml:space="preserve"> theoretica</w:t>
      </w:r>
      <w:r w:rsidR="000878C9">
        <w:t>l</w:t>
      </w:r>
      <w:r w:rsidR="00425CD1">
        <w:t xml:space="preserve"> descri</w:t>
      </w:r>
      <w:r w:rsidR="000878C9">
        <w:t>ptions of neurons</w:t>
      </w:r>
      <w:r w:rsidR="00425CD1">
        <w:t xml:space="preserve"> by Hodgkin and Huxley</w:t>
      </w:r>
      <w:r w:rsidR="00425CD1">
        <w:fldChar w:fldCharType="begin" w:fldLock="1"/>
      </w:r>
      <w:r w:rsidR="00425CD1">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1&lt;/sup&gt;","plainTextFormattedCitation":"1","previouslyFormattedCitation":"&lt;sup&gt;1&lt;/sup&gt;"},"properties":{"noteIndex":0},"schema":"https://github.com/citation-style-language/schema/raw/master/csl-citation.json"}</w:instrText>
      </w:r>
      <w:r w:rsidR="00425CD1">
        <w:fldChar w:fldCharType="separate"/>
      </w:r>
      <w:r w:rsidR="00425CD1" w:rsidRPr="00425CD1">
        <w:rPr>
          <w:noProof/>
          <w:vertAlign w:val="superscript"/>
        </w:rPr>
        <w:t>1</w:t>
      </w:r>
      <w:r w:rsidR="00425CD1">
        <w:fldChar w:fldCharType="end"/>
      </w:r>
      <w:r w:rsidR="00425CD1">
        <w:t xml:space="preserve"> in their </w:t>
      </w:r>
      <w:r w:rsidR="000878C9">
        <w:t>e</w:t>
      </w:r>
      <w:r w:rsidR="00425CD1">
        <w:t xml:space="preserve">quivalent </w:t>
      </w:r>
      <w:r w:rsidR="000878C9">
        <w:t>c</w:t>
      </w:r>
      <w:r w:rsidR="00425CD1">
        <w:t xml:space="preserve">ircuit </w:t>
      </w:r>
      <w:r w:rsidR="000878C9">
        <w:t>model, which was</w:t>
      </w:r>
      <w:r w:rsidR="00425CD1">
        <w:t xml:space="preserve"> later expanded upon by Rall</w:t>
      </w:r>
      <w:r w:rsidR="00425CD1">
        <w:fldChar w:fldCharType="begin" w:fldLock="1"/>
      </w:r>
      <w:r w:rsidR="00425CD1">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2&lt;/sup&gt;","plainTextFormattedCitation":"2","previouslyFormattedCitation":"&lt;sup&gt;2&lt;/sup&gt;"},"properties":{"noteIndex":0},"schema":"https://github.com/citation-style-language/schema/raw/master/csl-citation.json"}</w:instrText>
      </w:r>
      <w:r w:rsidR="00425CD1">
        <w:fldChar w:fldCharType="separate"/>
      </w:r>
      <w:r w:rsidR="00425CD1" w:rsidRPr="00425CD1">
        <w:rPr>
          <w:noProof/>
          <w:vertAlign w:val="superscript"/>
        </w:rPr>
        <w:t>2</w:t>
      </w:r>
      <w:r w:rsidR="00425CD1">
        <w:fldChar w:fldCharType="end"/>
      </w:r>
      <w:r w:rsidR="00425CD1">
        <w:t xml:space="preserve"> who incorporated a geometric aspect</w:t>
      </w:r>
      <w:r w:rsidR="001D4172">
        <w:t>s</w:t>
      </w:r>
      <w:r w:rsidR="000878C9">
        <w:t xml:space="preserve"> in Cable Theory</w:t>
      </w:r>
      <w:r w:rsidR="00425CD1">
        <w:t>.</w:t>
      </w:r>
      <w:r>
        <w:t xml:space="preserve"> </w:t>
      </w:r>
      <w:r w:rsidR="000878C9">
        <w:t xml:space="preserve">These theories </w:t>
      </w:r>
      <w:r w:rsidR="00425CD1">
        <w:t>provide</w:t>
      </w:r>
      <w:r w:rsidR="00532E3C">
        <w:t xml:space="preserve"> </w:t>
      </w:r>
      <w:r>
        <w:t>valuable predictions of how signals propagate along dendrites however are limited in certain respects.</w:t>
      </w:r>
      <w:r w:rsidR="00425CD1">
        <w:t xml:space="preserve"> </w:t>
      </w:r>
      <w:r>
        <w:t>Firstly, they are inaccurate in low volume spaces and in areas with rapid ionic fluxes (e.g. dendritic spines)</w:t>
      </w:r>
      <w:r w:rsidR="002F7A04">
        <w:fldChar w:fldCharType="begin" w:fldLock="1"/>
      </w:r>
      <w:r w:rsidR="006C42B4">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6&lt;/sup&gt;","plainTextFormattedCitation":"6","previouslyFormattedCitation":"&lt;sup&gt;5&lt;/sup&gt;"},"properties":{"noteIndex":0},"schema":"https://github.com/citation-style-language/schema/raw/master/csl-citation.json"}</w:instrText>
      </w:r>
      <w:r w:rsidR="002F7A04">
        <w:fldChar w:fldCharType="separate"/>
      </w:r>
      <w:r w:rsidR="006C42B4" w:rsidRPr="006C42B4">
        <w:rPr>
          <w:noProof/>
          <w:vertAlign w:val="superscript"/>
        </w:rPr>
        <w:t>6</w:t>
      </w:r>
      <w:r w:rsidR="002F7A04">
        <w:fldChar w:fldCharType="end"/>
      </w:r>
      <w:r w:rsidR="002F7A04" w:rsidRPr="002F7A04">
        <w:rPr>
          <w:vertAlign w:val="superscript"/>
        </w:rPr>
        <w:t>,</w:t>
      </w:r>
      <w:r w:rsidR="002F7A04">
        <w:rPr>
          <w:vertAlign w:val="superscript"/>
        </w:rPr>
        <w:fldChar w:fldCharType="begin" w:fldLock="1"/>
      </w:r>
      <w:r w:rsidR="006C42B4">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6&lt;/sup&gt;"},"properties":{"noteIndex":0},"schema":"https://github.com/citation-style-language/schema/raw/master/csl-citation.json"}</w:instrText>
      </w:r>
      <w:r w:rsidR="002F7A04">
        <w:rPr>
          <w:vertAlign w:val="superscript"/>
        </w:rPr>
        <w:fldChar w:fldCharType="separate"/>
      </w:r>
      <w:r w:rsidR="006C42B4" w:rsidRPr="006C42B4">
        <w:rPr>
          <w:noProof/>
          <w:vertAlign w:val="superscript"/>
        </w:rPr>
        <w:t>7</w:t>
      </w:r>
      <w:r w:rsidR="002F7A04">
        <w:rPr>
          <w:vertAlign w:val="superscript"/>
        </w:rPr>
        <w:fldChar w:fldCharType="end"/>
      </w:r>
      <w:r>
        <w:t xml:space="preserve">, and secondly fail to adequately account for impermeant anions which can influence disease processes.  Herein I propose constructing an electrodiffusion based multicompartmental neuronal model which will incorporate impermeant anions and adapt to small scale changes to ionic concentrations. Once constructed I shall run simulations to elucidate the impact impermeant anions have on the </w:t>
      </w:r>
      <w:r w:rsidR="002464D3">
        <w:t>biophysical and computational</w:t>
      </w:r>
      <w:r>
        <w:t xml:space="preserve"> properties of dendrite</w:t>
      </w:r>
      <w:r w:rsidR="002464D3">
        <w:t>s</w:t>
      </w:r>
      <w:r>
        <w:t xml:space="preserve">, and further probe how this may be implicated in disease processes such as neurodegenerative disorders and cerebral oedema. This work will provide better theoretical descriptions of normal and pathological neuronal functioning and may provide avenues for therapeutic intervention. </w:t>
      </w:r>
    </w:p>
    <w:p w14:paraId="587E286A" w14:textId="77777777" w:rsidR="00AF68E2" w:rsidRPr="002649FA" w:rsidRDefault="00AF68E2" w:rsidP="00AF68E2">
      <w:pPr>
        <w:rPr>
          <w:color w:val="FF0000"/>
        </w:rPr>
      </w:pPr>
      <w:r>
        <w:rPr>
          <w:color w:val="FF0000"/>
        </w:rPr>
        <w:t>Consider reorganizing this to discuss the state of the art first and then discuss the problems and how electrodiffusion and impermeant anions can solve it.</w:t>
      </w:r>
    </w:p>
    <w:p w14:paraId="7AE152CE" w14:textId="79277F87" w:rsidR="00AF68E2" w:rsidRDefault="00AF68E2" w:rsidP="00AF68E2">
      <w:r w:rsidRPr="00EB1332">
        <w:t xml:space="preserve">Dendrites </w:t>
      </w:r>
      <w:r>
        <w:t>can be considered</w:t>
      </w:r>
      <w:r w:rsidRPr="00EB1332">
        <w:t xml:space="preserve"> cytoplasmic extensions </w:t>
      </w:r>
      <w:r>
        <w:t xml:space="preserve">of the neuronal cell body. This is evident as the </w:t>
      </w:r>
      <w:r w:rsidRPr="00EB1332">
        <w:t xml:space="preserve">proximal portion of the dendrite </w:t>
      </w:r>
      <w:r>
        <w:t xml:space="preserve">have </w:t>
      </w:r>
      <w:r w:rsidRPr="00EB1332">
        <w:t xml:space="preserve">the same organelles as the soma (barring the nucleus). </w:t>
      </w:r>
      <w:r>
        <w:t>D</w:t>
      </w:r>
      <w:r w:rsidRPr="00EB1332">
        <w:t xml:space="preserve">istal portions of dendrites </w:t>
      </w:r>
      <w:r>
        <w:t>too may contain some organelles, specifically</w:t>
      </w:r>
      <w:r w:rsidRPr="00EB1332">
        <w:t xml:space="preserve"> endoplasmic reticula and ribosomes</w:t>
      </w:r>
      <w:r w:rsidRPr="00EB1332">
        <w:fldChar w:fldCharType="begin" w:fldLock="1"/>
      </w:r>
      <w:r w:rsidR="006C42B4">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8&lt;/sup&gt;","plainTextFormattedCitation":"8","previouslyFormattedCitation":"&lt;sup&gt;7&lt;/sup&gt;"},"properties":{"noteIndex":0},"schema":"https://github.com/citation-style-language/schema/raw/master/csl-citation.json"}</w:instrText>
      </w:r>
      <w:r w:rsidRPr="00EB1332">
        <w:fldChar w:fldCharType="separate"/>
      </w:r>
      <w:r w:rsidR="006C42B4" w:rsidRPr="006C42B4">
        <w:rPr>
          <w:noProof/>
          <w:vertAlign w:val="superscript"/>
        </w:rPr>
        <w:t>8</w:t>
      </w:r>
      <w:r w:rsidRPr="00EB1332">
        <w:fldChar w:fldCharType="end"/>
      </w:r>
      <w:r>
        <w:t xml:space="preserve"> . As the cellular machinery for protein synthesis occurs throughout the dendrite and soma in a non-uniform manner, it is likely proteins are heterogeneously distributed in the neuron. These proteins are trapped intracellularly, are negatively charged, and have an osmotic pull contributing to the electrical and osmotic properties of the cell. Moreover, these proteins may have different average charges as well as concentrations within different parts of the dendrite which may further contribute spatial difference in the </w:t>
      </w:r>
      <w:bookmarkStart w:id="0" w:name="_GoBack"/>
      <w:bookmarkEnd w:id="0"/>
      <w:r>
        <w:t xml:space="preserve">electrical and osmotic properties of the dendrite. </w:t>
      </w:r>
      <w:r w:rsidRPr="00EB1332">
        <w:t xml:space="preserve"> </w:t>
      </w:r>
    </w:p>
    <w:p w14:paraId="3132A30C" w14:textId="77777777" w:rsidR="00AF68E2" w:rsidRPr="00C17EA0" w:rsidRDefault="00AF68E2" w:rsidP="00AF68E2">
      <w:pPr>
        <w:rPr>
          <w:color w:val="FF0000"/>
        </w:rPr>
      </w:pPr>
      <w:r>
        <w:rPr>
          <w:color w:val="FF0000"/>
        </w:rPr>
        <w:t>Consider putting parts of the cell membrane modelling here</w:t>
      </w:r>
    </w:p>
    <w:p w14:paraId="7EA5C0B9" w14:textId="3429C2C6" w:rsidR="00AF68E2" w:rsidRDefault="00AF68E2" w:rsidP="00AF68E2">
      <w:r w:rsidRPr="00EB1332">
        <w:t>It is thought that dendritic branching structures also may have functional implications. There are on average 1-9 dendrites per cell body each giving rise to a dendritic tree. The specific architecture of dendritic trees likely relates to the function characteristics of the related neuronal population.</w:t>
      </w:r>
      <w:r>
        <w:t xml:space="preserve"> Alterations in the dendritic branching structures have been shown to play a role in epilepsy, Down’s Syndrome and certain dementias</w:t>
      </w:r>
      <w:r>
        <w:fldChar w:fldCharType="begin" w:fldLock="1"/>
      </w:r>
      <w:r w:rsidR="006C42B4">
        <w:instrText>ADDIN CSL_CITATION {"citationItems":[{"id":"ITEM-1","itemData":{"author":[{"dropping-particle":"","family":"Wu","given":"Johnson and","non-dropping-particle":"","parse-names":false,"suffix":""}],"id":"ITEM-1","issued":{"date-parts":[["0"]]},"title":"foundations of cellular neuroscience","type":"book"},"uris":["http://www.mendeley.com/documents/?uuid=406f90c1-8225-3f75-9d4d-23e6c8867e87"]}],"mendeley":{"formattedCitation":"&lt;sup&gt;9&lt;/sup&gt;","plainTextFormattedCitation":"9","previouslyFormattedCitation":"&lt;sup&gt;8&lt;/sup&gt;"},"properties":{"noteIndex":0},"schema":"https://github.com/citation-style-language/schema/raw/master/csl-citation.json"}</w:instrText>
      </w:r>
      <w:r>
        <w:fldChar w:fldCharType="separate"/>
      </w:r>
      <w:r w:rsidR="006C42B4" w:rsidRPr="006C42B4">
        <w:rPr>
          <w:noProof/>
          <w:vertAlign w:val="superscript"/>
        </w:rPr>
        <w:t>9</w:t>
      </w:r>
      <w:r>
        <w:fldChar w:fldCharType="end"/>
      </w:r>
      <w:r>
        <w:t>. Detailed computational models therefore need to integrate the intricate and diverse branching structures of dendrites in order to comprehensively understand its functioning.</w:t>
      </w:r>
    </w:p>
    <w:p w14:paraId="37DF7058" w14:textId="683E18C6" w:rsidR="00AF68E2" w:rsidRDefault="00AF68E2" w:rsidP="00AF68E2">
      <w:r>
        <w:t>Dendritic spines are a further consideration in dendritic modelling. Dendritic spines</w:t>
      </w:r>
      <w:r w:rsidRPr="00EB1332">
        <w:t xml:space="preserve"> are pedunculated appendages</w:t>
      </w:r>
      <w:r>
        <w:t>, roughly 1</w:t>
      </w:r>
      <w:r>
        <w:rPr>
          <w:rFonts w:cstheme="minorHAnsi"/>
        </w:rPr>
        <w:t>µ</w:t>
      </w:r>
      <w:r>
        <w:t>m long</w:t>
      </w:r>
      <w:r>
        <w:fldChar w:fldCharType="begin" w:fldLock="1"/>
      </w:r>
      <w:r w:rsidR="006C42B4">
        <w:instrText>ADDIN CSL_CITATION {"citationItems":[{"id":"ITEM-1","itemData":{"DOI":"10.1080/2153599X.2014.951911","ISBN":"0262041995","ISSN":"21535981","author":[{"dropping-particle":"","family":"Dayan","given":"Peter","non-dropping-particle":"","parse-names":false,"suffix":""},{"dropping-particle":"","family":"Abbot","given":"Larry","non-dropping-particle":"","parse-names":false,"suffix":""}],"container-title":"Religion, Brain and Behavior","id":"ITEM-1","issue":"3","issued":{"date-parts":[["2014"]]},"number-of-pages":"181-182","title":"Theoretical Neuroscience","type":"book","volume":"4"},"uris":["http://www.mendeley.com/documents/?uuid=5dc0fa9e-d937-447e-b123-05790126fa08"]}],"mendeley":{"formattedCitation":"&lt;sup&gt;10&lt;/sup&gt;","plainTextFormattedCitation":"10","previouslyFormattedCitation":"&lt;sup&gt;9&lt;/sup&gt;"},"properties":{"noteIndex":0},"schema":"https://github.com/citation-style-language/schema/raw/master/csl-citation.json"}</w:instrText>
      </w:r>
      <w:r>
        <w:fldChar w:fldCharType="separate"/>
      </w:r>
      <w:r w:rsidR="006C42B4" w:rsidRPr="006C42B4">
        <w:rPr>
          <w:noProof/>
          <w:vertAlign w:val="superscript"/>
        </w:rPr>
        <w:t>10</w:t>
      </w:r>
      <w:r>
        <w:fldChar w:fldCharType="end"/>
      </w:r>
      <w:r>
        <w:t>,</w:t>
      </w:r>
      <w:r w:rsidRPr="00EB1332">
        <w:t xml:space="preserve"> </w:t>
      </w:r>
      <w:r>
        <w:t xml:space="preserve">along the length of dendrites in certain </w:t>
      </w:r>
      <w:r>
        <w:lastRenderedPageBreak/>
        <w:t>areas of the brain</w:t>
      </w:r>
      <w:r w:rsidRPr="00EB1332">
        <w:t>. ‘Spiny’ neurons are those that have a high density of dendritic spines which can be in the range of 40 000 – 100</w:t>
      </w:r>
      <w:r>
        <w:t> </w:t>
      </w:r>
      <w:r w:rsidRPr="00EB1332">
        <w:t>000</w:t>
      </w:r>
      <w:r>
        <w:t xml:space="preserve"> per neuron</w:t>
      </w:r>
      <w:r w:rsidRPr="00EB1332">
        <w:t xml:space="preserve">. </w:t>
      </w:r>
      <w:r>
        <w:t xml:space="preserve">Inside dendritic spines there are rapid ionic fluxes including calcium transients which aren’t accounted for in traditional neuronal models. </w:t>
      </w:r>
      <w:r w:rsidRPr="00EB1332">
        <w:t>The function of dendritic spines is still not precisely known</w:t>
      </w:r>
      <w:r>
        <w:t xml:space="preserve"> however synapses directed towards the dendritic spines are thought to be predominantly excitatory in nature, while the synaptic input to the rest of the dendrite is generally inhibitory.  </w:t>
      </w:r>
    </w:p>
    <w:p w14:paraId="11E5B29E" w14:textId="20A2A532" w:rsidR="00AF68E2" w:rsidRDefault="00AF68E2" w:rsidP="00AF68E2">
      <w:r>
        <w:t>Adequate modelling of dendritic spines in the context of the entire dendrite and its branching structure may help shed light on the emergent functions of dendritic spines. It has been speculated that alterations to spine morphology and density could be a substrate for memory based on the supposition that memory can be modelled as changes to synaptic weights</w:t>
      </w:r>
      <w:r>
        <w:fldChar w:fldCharType="begin" w:fldLock="1"/>
      </w:r>
      <w:r w:rsidR="006C42B4">
        <w:instrText>ADDIN CSL_CITATION {"citationItems":[{"id":"ITEM-1","itemData":{"DOI":"10.1097/00004691-199703000-00009","ISBN":"0262100533","ISSN":"0277-2116","PMID":"3944734","abstract":"With simulations and illustrations by Richard GrayProblem solving is an indispensable part of learning a quantitative science such as neurophysiology. This text for graduate and advanced undergraduate students in neuroscience, physiology, biophysics, and computational neuroscience provides comprehensive, mathematically sophisticated descriptions of modern principles of cellular neurophysiology. It is the only neurophysiology text that gives detailed derivations of equations, worked examples, and homework problem sets (with complete answers).Developed from notes for the course that the authors have taught since 1983, Foundations of Cellular Neurophysiology covers cellular neurophysiology (also some material at the molecular and systems levels) from its physical and mathematical foundations in a way that is far more rigorous than other commonly used texts in this area.","author":[{"dropping-particle":"","family":"Johnston","given":"","non-dropping-particle":"","parse-names":false,"suffix":""},{"dropping-particle":"","family":"Wu","given":"","non-dropping-particle":"","parse-names":false,"suffix":""}],"container-title":"MIT Press","id":"ITEM-1","issued":{"date-parts":[["1995"]]},"number-of-pages":"676","title":"Foundations of cellular neurophysiology","type":"book"},"uris":["http://www.mendeley.com/documents/?uuid=d450aaf5-1606-4977-8f27-1a40e3405ffd"]}],"mendeley":{"formattedCitation":"&lt;sup&gt;11&lt;/sup&gt;","plainTextFormattedCitation":"11","previouslyFormattedCitation":"&lt;sup&gt;10&lt;/sup&gt;"},"properties":{"noteIndex":0},"schema":"https://github.com/citation-style-language/schema/raw/master/csl-citation.json"}</w:instrText>
      </w:r>
      <w:r>
        <w:fldChar w:fldCharType="separate"/>
      </w:r>
      <w:r w:rsidR="006C42B4" w:rsidRPr="006C42B4">
        <w:rPr>
          <w:noProof/>
          <w:vertAlign w:val="superscript"/>
        </w:rPr>
        <w:t>11</w:t>
      </w:r>
      <w:r>
        <w:fldChar w:fldCharType="end"/>
      </w:r>
      <w:r>
        <w:t>. Other proposed functions for dendritic spines include chemical and/or electrical isolation; attenuation of electrical signal; amplification of electrical signal; increasing the surface area of dendrites; impedance matching; and other forms of signal modulation.</w:t>
      </w:r>
    </w:p>
    <w:p w14:paraId="3402184A" w14:textId="77777777" w:rsidR="00AF68E2" w:rsidRDefault="00AF68E2" w:rsidP="00AF68E2">
      <w:r>
        <w:t xml:space="preserve">To begin advancing theoretical models, the fundamental and well-established principles of cell membrane and ion channel dynamics should be retained. Dendrites are walled by a 3-4 nano meter thick lipid that is impermeable to most charged molecules. Subsequently, charges build up on either side of the cell membrane in a similar way charges would build up on the plates of a capacitor. Ions can escape through various channel proteins and pumps which extend across the membrane. These channels can be modelled as resistors. The inverse of resistance (conductance) can be thought of as an ion’s ability to move across a membrane. A membrane with a high conductance for a certain ion is one that has an abundance of ion channels and is therefore ‘leaky’. </w:t>
      </w:r>
    </w:p>
    <w:p w14:paraId="4F6A8DE6" w14:textId="2B93EBD8" w:rsidR="00AF68E2" w:rsidRDefault="00AF68E2" w:rsidP="00AF68E2">
      <w:r w:rsidRPr="00E85EFB">
        <w:t>Ion</w:t>
      </w:r>
      <w:r>
        <w:t xml:space="preserve">ic conductances across the membrane as well as along the length of the dendrite are established by </w:t>
      </w:r>
      <w:r w:rsidRPr="00E85EFB">
        <w:t>electrostatic</w:t>
      </w:r>
      <w:r>
        <w:t xml:space="preserve"> and chemical</w:t>
      </w:r>
      <w:r w:rsidRPr="00E85EFB">
        <w:t xml:space="preserve"> gradients</w:t>
      </w:r>
      <w:r>
        <w:t>. Ions</w:t>
      </w:r>
      <w:r w:rsidRPr="00E85EFB">
        <w:t xml:space="preserve"> </w:t>
      </w:r>
      <w:r>
        <w:t xml:space="preserve">move down these gradients </w:t>
      </w:r>
      <w:r w:rsidRPr="00E85EFB">
        <w:t>in order to reach a steady state where there is no net ionic movement. In most conditions the resting membrane potential is in the range of -90mV to +50mV. The primary ionic species which contributes to the overall charge are sodium (Na+), potassium (K+), and chloride (Cl-); bicarbonate (HCO3-)</w:t>
      </w:r>
      <w:r>
        <w:t xml:space="preserve">. </w:t>
      </w:r>
      <w:r w:rsidRPr="00E85EFB">
        <w:t>All these ionic species can move between the intracellular and extracellular compartments. Another electrical species which is often neglected are impermeant anions. These are negatively charged molecules such as proteins and nucleic acids which exist both intracellularly and extracellularly but cannot move between these compartments. Due to the vast extracellular space volume relative to the intracellular volume the concentration of the anions is much larger intracellularly and may play an important role in the electrical properties of the dendrite.</w:t>
      </w:r>
    </w:p>
    <w:p w14:paraId="64CB99A1" w14:textId="71D19F5C" w:rsidR="005A4C9F" w:rsidRDefault="005A4C9F" w:rsidP="00AF68E2"/>
    <w:p w14:paraId="11DB7F84" w14:textId="77777777" w:rsidR="005A4C9F" w:rsidRPr="005A4C9F" w:rsidRDefault="005A4C9F" w:rsidP="00AF68E2">
      <w:pPr>
        <w:rPr>
          <w:color w:val="4472C4" w:themeColor="accent1"/>
        </w:rPr>
      </w:pPr>
    </w:p>
    <w:p w14:paraId="45D2812D" w14:textId="77777777" w:rsidR="00AF68E2" w:rsidRPr="00C17EA0" w:rsidRDefault="00AF68E2" w:rsidP="00AF68E2">
      <w:pPr>
        <w:rPr>
          <w:color w:val="FF0000"/>
        </w:rPr>
      </w:pPr>
      <w:r>
        <w:lastRenderedPageBreak/>
        <w:t xml:space="preserve">In the traditional computational models two main assumptions are made; firstly, that the extracellular soup is far larger than the subcellular space; and that there are no external sources of electric fields. Both assumptions used to simplify the complexity of the brain are likely invalidated in living tissue. </w:t>
      </w:r>
      <w:r>
        <w:rPr>
          <w:color w:val="FF0000"/>
        </w:rPr>
        <w:t xml:space="preserve">Traditional models also are unable to adequately account for the rapid ionic changes which occur in dendritic spines as these models consider the reversal potential of various ions to remain constant where </w:t>
      </w:r>
      <w:proofErr w:type="gramStart"/>
      <w:r>
        <w:rPr>
          <w:color w:val="FF0000"/>
        </w:rPr>
        <w:t>in reality it</w:t>
      </w:r>
      <w:proofErr w:type="gramEnd"/>
      <w:r>
        <w:rPr>
          <w:color w:val="FF0000"/>
        </w:rPr>
        <w:t xml:space="preserve"> various significantly.</w:t>
      </w:r>
    </w:p>
    <w:p w14:paraId="37B28645" w14:textId="3F55DEB4" w:rsidR="00AF68E2" w:rsidRPr="003D4711" w:rsidRDefault="00AF68E2" w:rsidP="00AF68E2">
      <w:pPr>
        <w:rPr>
          <w:b/>
          <w:bCs/>
        </w:rPr>
      </w:pPr>
      <w:r>
        <w:t>According to Savtchenko et al.</w:t>
      </w:r>
      <w:r>
        <w:fldChar w:fldCharType="begin" w:fldLock="1"/>
      </w:r>
      <w:r w:rsidR="006C42B4">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6&lt;/sup&gt;"},"properties":{"noteIndex":0},"schema":"https://github.com/citation-style-language/schema/raw/master/csl-citation.json"}</w:instrText>
      </w:r>
      <w:r>
        <w:fldChar w:fldCharType="separate"/>
      </w:r>
      <w:r w:rsidR="006C42B4" w:rsidRPr="006C42B4">
        <w:rPr>
          <w:noProof/>
          <w:vertAlign w:val="superscript"/>
        </w:rPr>
        <w:t>7</w:t>
      </w:r>
      <w:r>
        <w:fldChar w:fldCharType="end"/>
      </w:r>
      <w:r>
        <w:t xml:space="preserve"> there are 3 major sources of electric fields: (1) fields as a result of electric current flow also referred to local field potentials, (2) fields to the heterogeneity in the distribution of channels causing net submembrane currents, (3) fields across the synaptic cleft</w:t>
      </w:r>
    </w:p>
    <w:p w14:paraId="56D5E69F" w14:textId="0433AB7F" w:rsidR="00AF68E2" w:rsidRPr="00923AA2" w:rsidRDefault="00AF68E2" w:rsidP="00AF68E2">
      <w:pPr>
        <w:rPr>
          <w:b/>
          <w:bCs/>
        </w:rPr>
      </w:pPr>
      <w:r>
        <w:t>Electrodiffusion based models incorporate the electrical driving forces (drift) of ions,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6C42B4">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2&lt;/sup&gt;","plainTextFormattedCitation":"12","previouslyFormattedCitation":"&lt;sup&gt;11&lt;/sup&gt;"},"properties":{"noteIndex":0},"schema":"https://github.com/citation-style-language/schema/raw/master/csl-citation.json"}</w:instrText>
      </w:r>
      <w:r w:rsidRPr="0027313B">
        <w:fldChar w:fldCharType="separate"/>
      </w:r>
      <w:r w:rsidR="006C42B4" w:rsidRPr="006C42B4">
        <w:rPr>
          <w:noProof/>
          <w:vertAlign w:val="superscript"/>
        </w:rPr>
        <w:t>12</w:t>
      </w:r>
      <w:r w:rsidRPr="0027313B">
        <w:fldChar w:fldCharType="end"/>
      </w:r>
      <w:r w:rsidRPr="00923AA2">
        <w:rPr>
          <w:i/>
          <w:iCs/>
        </w:rPr>
        <w:t xml:space="preserve">. </w:t>
      </w:r>
      <w:r>
        <w:t xml:space="preserve">To make this analogy more complete we need to consider different fleas moving at different speeds with different breezes. Moreover, each flea is impacting the other as a function of time. </w:t>
      </w:r>
    </w:p>
    <w:p w14:paraId="66FD4EA1" w14:textId="77777777" w:rsidR="00AF68E2" w:rsidRDefault="00AF68E2" w:rsidP="00AF68E2">
      <w:r>
        <w:t xml:space="preserve">Clearly modelling this highly dynamic and complex process requires significant computational power. This factor has dissuaded computational biologists from pursuing such models, however with the computational resources publicly available in the year 2020/2021, such computations can be performed in a few hours as opposed to days or weeks. </w:t>
      </w:r>
    </w:p>
    <w:p w14:paraId="1EBE73C5" w14:textId="77777777" w:rsidR="00AF68E2" w:rsidRDefault="00AF68E2" w:rsidP="00AF68E2"/>
    <w:p w14:paraId="0B6C1B05" w14:textId="11A78FA9" w:rsidR="00AF68E2" w:rsidRDefault="00AF68E2" w:rsidP="00AF68E2">
      <w:r>
        <w:t>The Gibbs-Donnan effect describes the broad implications of impermeant anions (proteins, nucleic acids, metabolites etc.) have on the cellular compartments enclosed by a semi-permeable membrane</w:t>
      </w:r>
      <w:r>
        <w:fldChar w:fldCharType="begin" w:fldLock="1"/>
      </w:r>
      <w:r w:rsidR="006C42B4">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3&lt;/sup&gt;","plainTextFormattedCitation":"13","previouslyFormattedCitation":"&lt;sup&gt;12&lt;/sup&gt;"},"properties":{"noteIndex":0},"schema":"https://github.com/citation-style-language/schema/raw/master/csl-citation.json"}</w:instrText>
      </w:r>
      <w:r>
        <w:fldChar w:fldCharType="separate"/>
      </w:r>
      <w:r w:rsidR="006C42B4" w:rsidRPr="006C42B4">
        <w:rPr>
          <w:noProof/>
          <w:vertAlign w:val="superscript"/>
        </w:rPr>
        <w:t>13</w:t>
      </w:r>
      <w:r>
        <w:fldChar w:fldCharType="end"/>
      </w:r>
      <w:r w:rsidRPr="00C8219B">
        <w:rPr>
          <w:vertAlign w:val="superscript"/>
        </w:rPr>
        <w:t>,</w:t>
      </w:r>
      <w:r>
        <w:fldChar w:fldCharType="begin" w:fldLock="1"/>
      </w:r>
      <w:r w:rsidR="006C42B4">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4&lt;/sup&gt;","plainTextFormattedCitation":"14","previouslyFormattedCitation":"&lt;sup&gt;13&lt;/sup&gt;"},"properties":{"noteIndex":0},"schema":"https://github.com/citation-style-language/schema/raw/master/csl-citation.json"}</w:instrText>
      </w:r>
      <w:r>
        <w:fldChar w:fldCharType="separate"/>
      </w:r>
      <w:r w:rsidR="006C42B4" w:rsidRPr="006C42B4">
        <w:rPr>
          <w:noProof/>
          <w:vertAlign w:val="superscript"/>
        </w:rPr>
        <w:t>14</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4D55491C" w14:textId="6461C786" w:rsidR="00AF68E2" w:rsidRDefault="00AF68E2" w:rsidP="00AF68E2">
      <w:r>
        <w:t>Dusterwald et. al</w:t>
      </w:r>
      <w:r>
        <w:fldChar w:fldCharType="begin" w:fldLock="1"/>
      </w:r>
      <w:r w:rsidR="006C42B4">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5&lt;/sup&gt;","plainTextFormattedCitation":"15","previouslyFormattedCitation":"&lt;sup&gt;14&lt;/sup&gt;"},"properties":{"noteIndex":0},"schema":"https://github.com/citation-style-language/schema/raw/master/csl-citation.json"}</w:instrText>
      </w:r>
      <w:r>
        <w:fldChar w:fldCharType="separate"/>
      </w:r>
      <w:r w:rsidR="006C42B4" w:rsidRPr="006C42B4">
        <w:rPr>
          <w:noProof/>
          <w:vertAlign w:val="superscript"/>
        </w:rPr>
        <w:t>15</w:t>
      </w:r>
      <w:r>
        <w:fldChar w:fldCharType="end"/>
      </w:r>
      <w:r>
        <w:t xml:space="preserve"> showed that the addition of impermeant anions in a multicompartmental model effects the electrical and osmotic functions of dendrites. In a single compartmental model, Dusterwald showed that altering the concentrations of impermeant anions intracellularly or extracellularly does not change the steady state </w:t>
      </w:r>
      <w:r>
        <w:lastRenderedPageBreak/>
        <w:t>concentrations of the major ionic species due to balanced osmotic changes. However, when the average charge of impermeant anions changes there are significant changes to reversal potentials of various ions, as well as changes to the membrane potential. Due to the relatively constant ratio of these changes the driving force (Vm – Reversal potential) of the various ions do not significantly change.</w:t>
      </w:r>
    </w:p>
    <w:p w14:paraId="5BE29D26" w14:textId="77777777" w:rsidR="00AF68E2" w:rsidRDefault="00AF68E2" w:rsidP="00AF68E2">
      <w:r>
        <w:t>Similar effects were demonstrated in a multicompartmental model, however the changes to the driving force were even less due to the impact electrodiffusion had on the sodium ion concentrations thus impacting the Na-K-APTase. In both the single and multicompartment simulations, impermeant anion concentrations were key determinants of cell/compartment volumes. Similarly changing the average charge of impermeant anions had a persistent impact on cell volume.</w:t>
      </w:r>
    </w:p>
    <w:p w14:paraId="1FB39CD0" w14:textId="77777777" w:rsidR="00AF68E2" w:rsidRDefault="00AF68E2" w:rsidP="00AF68E2">
      <w:r>
        <w:t>As impermeant anions had significant effect on cell volumes it was postulated that adding impermeant anions in the apical portions of the dendrites may mimic the increases in cell size of a growth cone. This too was shown via simulations thus illustrating the potential ability of impermeant anions to grow neuronal processes, and it may be possible that neurons could use the transport and tethering of impermeant anions to grow or modify the volume of neuronal compartments</w:t>
      </w:r>
    </w:p>
    <w:p w14:paraId="4893A184" w14:textId="77777777" w:rsidR="00AF68E2" w:rsidRDefault="00AF68E2" w:rsidP="00AF68E2">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62A82981" w14:textId="29C1768A" w:rsidR="00AF68E2" w:rsidRDefault="00AF68E2" w:rsidP="00AF68E2">
      <w:r>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6C42B4">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16&lt;/sup&gt;","plainTextFormattedCitation":"16","previouslyFormattedCitation":"&lt;sup&gt;15&lt;/sup&gt;"},"properties":{"noteIndex":0},"schema":"https://github.com/citation-style-language/schema/raw/master/csl-citation.json"}</w:instrText>
      </w:r>
      <w:r>
        <w:fldChar w:fldCharType="separate"/>
      </w:r>
      <w:r w:rsidR="006C42B4" w:rsidRPr="006C42B4">
        <w:rPr>
          <w:noProof/>
          <w:vertAlign w:val="superscript"/>
        </w:rPr>
        <w:t>16</w:t>
      </w:r>
      <w:r>
        <w:fldChar w:fldCharType="end"/>
      </w:r>
      <w:r>
        <w:t xml:space="preserve">. </w:t>
      </w:r>
    </w:p>
    <w:p w14:paraId="684D30EC" w14:textId="43B901C7" w:rsidR="00AF68E2" w:rsidRDefault="00AF68E2" w:rsidP="00AF68E2">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Indeed, the clinical progression from short term memory loss to executive dysfunction in Alzheimer’s Disease closely mirrors the accumulation and spread of Tau </w:t>
      </w:r>
      <w:r>
        <w:lastRenderedPageBreak/>
        <w:t>proteins through specific brain regions (described by Braak’s staging)</w:t>
      </w:r>
      <w:r>
        <w:fldChar w:fldCharType="begin" w:fldLock="1"/>
      </w:r>
      <w:r w:rsidR="006C42B4">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17&lt;/sup&gt;","plainTextFormattedCitation":"17","previouslyFormattedCitation":"&lt;sup&gt;16&lt;/sup&gt;"},"properties":{"noteIndex":0},"schema":"https://github.com/citation-style-language/schema/raw/master/csl-citation.json"}</w:instrText>
      </w:r>
      <w:r>
        <w:fldChar w:fldCharType="separate"/>
      </w:r>
      <w:r w:rsidR="006C42B4" w:rsidRPr="006C42B4">
        <w:rPr>
          <w:noProof/>
          <w:vertAlign w:val="superscript"/>
        </w:rPr>
        <w:t>17</w:t>
      </w:r>
      <w:r>
        <w:fldChar w:fldCharType="end"/>
      </w:r>
      <w:r>
        <w:t>.  Interestingly, Tau proteins can also accumulate in glial cells and play a role in Progressive Supranuclear Palsy (PSP) and Corticobasal Degeneration (CBD), while increased Tau proteins in astrocytes have been linked to aging.</w:t>
      </w:r>
    </w:p>
    <w:p w14:paraId="745ABF9F" w14:textId="1418B623" w:rsidR="00AF68E2" w:rsidRDefault="00AF68E2" w:rsidP="00AF68E2">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6C42B4">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β, phosphorylation of Aβ or tau in AD; acetylation, 4-hydroxy-2-neonal modification, OGlcNAcylation or phosphorylation of α-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18&lt;/sup&gt;","plainTextFormattedCitation":"18","previouslyFormattedCitation":"&lt;sup&gt;17&lt;/sup&gt;"},"properties":{"noteIndex":0},"schema":"https://github.com/citation-style-language/schema/raw/master/csl-citation.json"}</w:instrText>
      </w:r>
      <w:r>
        <w:fldChar w:fldCharType="separate"/>
      </w:r>
      <w:r w:rsidR="006C42B4" w:rsidRPr="006C42B4">
        <w:rPr>
          <w:noProof/>
          <w:vertAlign w:val="superscript"/>
        </w:rPr>
        <w:t>18</w:t>
      </w:r>
      <w:r>
        <w:fldChar w:fldCharType="end"/>
      </w:r>
      <w:r>
        <w:t>.</w:t>
      </w:r>
    </w:p>
    <w:p w14:paraId="58763A8F" w14:textId="7F0EA2CF" w:rsidR="00AF68E2" w:rsidRDefault="00AF68E2" w:rsidP="00AF68E2">
      <w:r>
        <w:t xml:space="preserve">In summary, dendrites convey electrical signals from the periphery towards the cell body. Traditional computational models of neuronal signal propagation are imprecise in </w:t>
      </w:r>
      <w:r w:rsidRPr="0050233E">
        <w:t xml:space="preserve">certain conditions, </w:t>
      </w:r>
      <w:r>
        <w:t>and thus electrodiffusion based model may be more suitable. Moreover, traditional models may not adequately appreciate the influence of impermeant anions on the electrical properties of the dendrite. Impermeant anions play a role in several disease processes such as that occurring in cerebral oedema and neurodegenerative disorders. Modelling the role impermeant anions play in normal and pathological states may help lead to a better pathophysiological understanding of the conditions and ultimately to better therapies.</w:t>
      </w:r>
    </w:p>
    <w:p w14:paraId="6F88DE0D" w14:textId="70BB867D" w:rsidR="00F07ACB" w:rsidRDefault="00F07ACB" w:rsidP="00AF68E2"/>
    <w:p w14:paraId="65236DA8" w14:textId="1B32B6CD" w:rsidR="00F07ACB" w:rsidRDefault="00F07ACB" w:rsidP="00AF68E2"/>
    <w:p w14:paraId="039B981D" w14:textId="03274883" w:rsidR="00F07ACB" w:rsidRDefault="00F07ACB" w:rsidP="00AF68E2"/>
    <w:p w14:paraId="15157101" w14:textId="729CFBAB" w:rsidR="00F07ACB" w:rsidRDefault="00F07ACB" w:rsidP="00AF68E2"/>
    <w:p w14:paraId="0B6FCAD5" w14:textId="5AC4FCA8" w:rsidR="00F07ACB" w:rsidRDefault="00F07ACB" w:rsidP="00AF68E2"/>
    <w:p w14:paraId="521DAA79" w14:textId="5721BDF2" w:rsidR="00F07ACB" w:rsidRDefault="00F07ACB" w:rsidP="00AF68E2"/>
    <w:p w14:paraId="4480CC86" w14:textId="1C3301D4" w:rsidR="00F07ACB" w:rsidRDefault="00F07ACB" w:rsidP="00AF68E2"/>
    <w:p w14:paraId="6BD9F0FD" w14:textId="22FF04FC" w:rsidR="00F07ACB" w:rsidRDefault="00F07ACB" w:rsidP="00AF68E2"/>
    <w:p w14:paraId="2C6F00C1" w14:textId="397CB159" w:rsidR="00F07ACB" w:rsidRDefault="00F07ACB" w:rsidP="00AF68E2"/>
    <w:p w14:paraId="7FAC76E0" w14:textId="16595D86" w:rsidR="00F07ACB" w:rsidRDefault="00F07ACB" w:rsidP="00AF68E2"/>
    <w:p w14:paraId="7D6591C0" w14:textId="3C957C2B" w:rsidR="00F07ACB" w:rsidRDefault="00F07ACB" w:rsidP="00AF68E2"/>
    <w:p w14:paraId="4DC95C8E" w14:textId="40F092BF" w:rsidR="00F07ACB" w:rsidRDefault="00F07ACB" w:rsidP="00AF68E2"/>
    <w:p w14:paraId="683A7716" w14:textId="25F76EB2" w:rsidR="00F07ACB" w:rsidRDefault="00F07ACB" w:rsidP="00AF68E2"/>
    <w:p w14:paraId="055D7D47" w14:textId="77777777" w:rsidR="00F07ACB" w:rsidRDefault="00F07ACB" w:rsidP="00AF68E2"/>
    <w:p w14:paraId="4AB16D45" w14:textId="77777777" w:rsidR="00AF68E2" w:rsidRDefault="00AF68E2" w:rsidP="00AF68E2">
      <w:pPr>
        <w:pStyle w:val="Heading1"/>
      </w:pPr>
      <w:r>
        <w:t>Aims and objectives</w:t>
      </w:r>
    </w:p>
    <w:p w14:paraId="13B9CA6F" w14:textId="77777777" w:rsidR="00AF68E2" w:rsidRPr="00E92CCB" w:rsidRDefault="00AF68E2" w:rsidP="00AF68E2">
      <w:pPr>
        <w:rPr>
          <w:color w:val="FF0000"/>
        </w:rPr>
      </w:pPr>
    </w:p>
    <w:p w14:paraId="5997BA0C" w14:textId="77777777"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incorporating electrodiffusion and</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FD99E8D" w14:textId="77777777" w:rsidR="00AF68E2" w:rsidRDefault="00AF68E2" w:rsidP="00AF68E2">
      <w:pPr>
        <w:pStyle w:val="ListParagraph"/>
        <w:numPr>
          <w:ilvl w:val="0"/>
          <w:numId w:val="1"/>
        </w:numPr>
      </w:pPr>
      <w:r>
        <w:t>Develop a computational tool to dynamically model ion homeostasis, volume regulation, and electrical changes that occur within a neuron.</w:t>
      </w:r>
    </w:p>
    <w:p w14:paraId="1AA460B1" w14:textId="77777777" w:rsidR="00AF68E2" w:rsidRDefault="00AF68E2" w:rsidP="00AF68E2">
      <w:pPr>
        <w:pStyle w:val="ListParagraph"/>
        <w:numPr>
          <w:ilvl w:val="1"/>
          <w:numId w:val="1"/>
        </w:numPr>
      </w:pPr>
      <w:r>
        <w:t>Create a single compartment model.</w:t>
      </w:r>
    </w:p>
    <w:p w14:paraId="2F1E1522" w14:textId="77777777" w:rsidR="00AF68E2" w:rsidRDefault="00AF68E2" w:rsidP="00AF68E2">
      <w:pPr>
        <w:pStyle w:val="ListParagraph"/>
        <w:numPr>
          <w:ilvl w:val="1"/>
          <w:numId w:val="1"/>
        </w:numPr>
      </w:pPr>
      <w:r>
        <w:t>Create a multicompartment model incorporating the properties of electrical drift and diffusion.</w:t>
      </w:r>
    </w:p>
    <w:p w14:paraId="301D80FC" w14:textId="77777777" w:rsidR="00AF68E2" w:rsidRDefault="00AF68E2" w:rsidP="00AF68E2">
      <w:pPr>
        <w:pStyle w:val="ListParagraph"/>
        <w:numPr>
          <w:ilvl w:val="1"/>
          <w:numId w:val="1"/>
        </w:numPr>
      </w:pPr>
      <w:r>
        <w:t>Create a tool to visualize the changes to the ionic concentrations, electrical properties and cell volume within each compartment as these properties vary with time.</w:t>
      </w:r>
    </w:p>
    <w:p w14:paraId="76EA0FE5" w14:textId="77777777" w:rsidR="00AF68E2" w:rsidRDefault="00AF68E2" w:rsidP="00AF68E2">
      <w:pPr>
        <w:pStyle w:val="ListParagraph"/>
        <w:ind w:left="1440"/>
      </w:pPr>
    </w:p>
    <w:p w14:paraId="0C70C7EB" w14:textId="77777777" w:rsidR="00AF68E2" w:rsidRDefault="00AF68E2" w:rsidP="00AF68E2">
      <w:pPr>
        <w:pStyle w:val="ListParagraph"/>
        <w:numPr>
          <w:ilvl w:val="0"/>
          <w:numId w:val="1"/>
        </w:numPr>
      </w:pPr>
      <w:r>
        <w:t xml:space="preserve">Investigate the effects of adding excitatory or inhibitory synaptic input on each of the dendritic compartments as well as at the soma. </w:t>
      </w:r>
    </w:p>
    <w:p w14:paraId="5DB2426F" w14:textId="77777777" w:rsidR="00AF68E2" w:rsidRDefault="00AF68E2" w:rsidP="00AF68E2">
      <w:pPr>
        <w:pStyle w:val="ListParagraph"/>
      </w:pPr>
    </w:p>
    <w:p w14:paraId="1AAB81C8" w14:textId="77777777" w:rsidR="00AF68E2" w:rsidRDefault="00AF68E2" w:rsidP="00AF68E2">
      <w:pPr>
        <w:pStyle w:val="ListParagraph"/>
        <w:numPr>
          <w:ilvl w:val="0"/>
          <w:numId w:val="1"/>
        </w:numPr>
      </w:pPr>
      <w:r>
        <w:t xml:space="preserve">Investigate the effect of impermeant anions may have on the osmotic regulation of neurons.  </w:t>
      </w:r>
    </w:p>
    <w:p w14:paraId="409E86E2" w14:textId="77777777" w:rsidR="00AF68E2" w:rsidRPr="00057F1D" w:rsidRDefault="00AF68E2" w:rsidP="00AF68E2">
      <w:pPr>
        <w:pStyle w:val="ListParagraph"/>
        <w:rPr>
          <w:color w:val="FF0000"/>
        </w:rPr>
      </w:pPr>
    </w:p>
    <w:p w14:paraId="1CA972E8" w14:textId="77777777" w:rsidR="00AF68E2" w:rsidRPr="00201EF1" w:rsidRDefault="00AF68E2" w:rsidP="00AF68E2">
      <w:pPr>
        <w:pStyle w:val="ListParagraph"/>
        <w:numPr>
          <w:ilvl w:val="0"/>
          <w:numId w:val="1"/>
        </w:numPr>
        <w:rPr>
          <w:color w:val="000000" w:themeColor="text1"/>
        </w:rPr>
      </w:pPr>
      <w:r w:rsidRPr="00201EF1">
        <w:rPr>
          <w:color w:val="000000" w:themeColor="text1"/>
        </w:rPr>
        <w:t>Investigate the effect non-isopotential neurons have on information processing and dendritic computation</w:t>
      </w:r>
    </w:p>
    <w:p w14:paraId="2BA9E9DA" w14:textId="77777777" w:rsidR="00AF68E2" w:rsidRDefault="00AF68E2" w:rsidP="00AF68E2">
      <w:pPr>
        <w:pStyle w:val="ListParagraph"/>
      </w:pPr>
    </w:p>
    <w:p w14:paraId="307D132F" w14:textId="77777777" w:rsidR="00AF68E2" w:rsidRDefault="00AF68E2" w:rsidP="00AF68E2">
      <w:pPr>
        <w:pStyle w:val="ListParagraph"/>
        <w:numPr>
          <w:ilvl w:val="0"/>
          <w:numId w:val="1"/>
        </w:numPr>
      </w:pPr>
      <w:r>
        <w:t>Explore how any observed effects may be relevant to disease processes.</w:t>
      </w:r>
    </w:p>
    <w:p w14:paraId="4955B463" w14:textId="77777777" w:rsidR="00AF68E2" w:rsidRDefault="00AF68E2" w:rsidP="00AF68E2">
      <w:pPr>
        <w:pStyle w:val="ListParagraph"/>
      </w:pPr>
    </w:p>
    <w:p w14:paraId="77F60A49" w14:textId="77777777" w:rsidR="00AF68E2" w:rsidRDefault="00AF68E2" w:rsidP="00AF68E2">
      <w:pPr>
        <w:pStyle w:val="ListParagraph"/>
        <w:numPr>
          <w:ilvl w:val="1"/>
          <w:numId w:val="1"/>
        </w:numPr>
      </w:pPr>
      <w:r>
        <w:t>How do impermeant anion concentrations change in diseases. Can this be modelled.</w:t>
      </w:r>
    </w:p>
    <w:p w14:paraId="34F587EF" w14:textId="77777777" w:rsidR="00AF68E2" w:rsidRDefault="00AF68E2" w:rsidP="00AF68E2">
      <w:pPr>
        <w:pStyle w:val="Heading1"/>
      </w:pPr>
      <w:r>
        <w:t>References</w:t>
      </w:r>
    </w:p>
    <w:p w14:paraId="4A6CA794" w14:textId="77777777" w:rsidR="00AF68E2" w:rsidRPr="00023F16" w:rsidRDefault="00AF68E2" w:rsidP="00AF68E2"/>
    <w:p w14:paraId="72CFE5D4" w14:textId="2958306E" w:rsidR="006C42B4" w:rsidRPr="006C42B4" w:rsidRDefault="00AF68E2" w:rsidP="006C42B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C42B4" w:rsidRPr="006C42B4">
        <w:rPr>
          <w:rFonts w:ascii="Calibri" w:hAnsi="Calibri" w:cs="Calibri"/>
          <w:noProof/>
          <w:szCs w:val="24"/>
        </w:rPr>
        <w:t xml:space="preserve">1. </w:t>
      </w:r>
      <w:r w:rsidR="006C42B4" w:rsidRPr="006C42B4">
        <w:rPr>
          <w:rFonts w:ascii="Calibri" w:hAnsi="Calibri" w:cs="Calibri"/>
          <w:noProof/>
          <w:szCs w:val="24"/>
        </w:rPr>
        <w:tab/>
        <w:t xml:space="preserve">Hodgkin, Huxley. A Quantitative Description of Membrane Current and its Application to Conduction and Excitation in Nerve. </w:t>
      </w:r>
      <w:r w:rsidR="006C42B4" w:rsidRPr="006C42B4">
        <w:rPr>
          <w:rFonts w:ascii="Calibri" w:hAnsi="Calibri" w:cs="Calibri"/>
          <w:i/>
          <w:iCs/>
          <w:noProof/>
          <w:szCs w:val="24"/>
        </w:rPr>
        <w:t>J Ph</w:t>
      </w:r>
      <w:r w:rsidR="006C42B4" w:rsidRPr="006C42B4">
        <w:rPr>
          <w:rFonts w:ascii="Calibri" w:hAnsi="Calibri" w:cs="Calibri"/>
          <w:noProof/>
          <w:szCs w:val="24"/>
        </w:rPr>
        <w:t>. 1952;117:500-544.</w:t>
      </w:r>
    </w:p>
    <w:p w14:paraId="2CB0E476"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2. </w:t>
      </w:r>
      <w:r w:rsidRPr="006C42B4">
        <w:rPr>
          <w:rFonts w:ascii="Calibri" w:hAnsi="Calibri" w:cs="Calibri"/>
          <w:noProof/>
          <w:szCs w:val="24"/>
        </w:rPr>
        <w:tab/>
        <w:t>Rall W. Wilfrid Rall: A short autobiography.</w:t>
      </w:r>
    </w:p>
    <w:p w14:paraId="193952D2"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3. </w:t>
      </w:r>
      <w:r w:rsidRPr="006C42B4">
        <w:rPr>
          <w:rFonts w:ascii="Calibri" w:hAnsi="Calibri" w:cs="Calibri"/>
          <w:noProof/>
          <w:szCs w:val="24"/>
        </w:rPr>
        <w:tab/>
        <w:t>Hines ML. The NEURON Simulation Environment. 1997;1209:1179-1209.</w:t>
      </w:r>
    </w:p>
    <w:p w14:paraId="472AEE7F" w14:textId="3746B3F8"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lastRenderedPageBreak/>
        <w:t xml:space="preserve">4. </w:t>
      </w:r>
      <w:r w:rsidRPr="006C42B4">
        <w:rPr>
          <w:rFonts w:ascii="Calibri" w:hAnsi="Calibri" w:cs="Calibri"/>
          <w:noProof/>
          <w:szCs w:val="24"/>
        </w:rPr>
        <w:tab/>
        <w:t>Hines ML, Carnevale NT. NEURON : A Tool for Neuroscientists. 2001:123-135.</w:t>
      </w:r>
    </w:p>
    <w:p w14:paraId="550C5E6B"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5. </w:t>
      </w:r>
      <w:r w:rsidRPr="006C42B4">
        <w:rPr>
          <w:rFonts w:ascii="Calibri" w:hAnsi="Calibri" w:cs="Calibri"/>
          <w:noProof/>
          <w:szCs w:val="24"/>
        </w:rPr>
        <w:tab/>
        <w:t xml:space="preserve">Bower J, Beeman D. </w:t>
      </w:r>
      <w:r w:rsidRPr="006C42B4">
        <w:rPr>
          <w:rFonts w:ascii="Calibri" w:hAnsi="Calibri" w:cs="Calibri"/>
          <w:i/>
          <w:iCs/>
          <w:noProof/>
          <w:szCs w:val="24"/>
        </w:rPr>
        <w:t>The Book of GENESIS: Exploring Realistic Neural Models with GEneral NEural Simulation System</w:t>
      </w:r>
      <w:r w:rsidRPr="006C42B4">
        <w:rPr>
          <w:rFonts w:ascii="Calibri" w:hAnsi="Calibri" w:cs="Calibri"/>
          <w:noProof/>
          <w:szCs w:val="24"/>
        </w:rPr>
        <w:t>. Springer; 1998.</w:t>
      </w:r>
    </w:p>
    <w:p w14:paraId="568F185E"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6. </w:t>
      </w:r>
      <w:r w:rsidRPr="006C42B4">
        <w:rPr>
          <w:rFonts w:ascii="Calibri" w:hAnsi="Calibri" w:cs="Calibri"/>
          <w:noProof/>
          <w:szCs w:val="24"/>
        </w:rPr>
        <w:tab/>
        <w:t xml:space="preserve">Pods J, Schönke J, Bastian P. Electrodiffusion models of neurons and extracellular space using the poisson-nernst-planck equations - Numerical simulation of the intra- and extracellular potential for an axon model. </w:t>
      </w:r>
      <w:r w:rsidRPr="006C42B4">
        <w:rPr>
          <w:rFonts w:ascii="Calibri" w:hAnsi="Calibri" w:cs="Calibri"/>
          <w:i/>
          <w:iCs/>
          <w:noProof/>
          <w:szCs w:val="24"/>
        </w:rPr>
        <w:t>Biophys J</w:t>
      </w:r>
      <w:r w:rsidRPr="006C42B4">
        <w:rPr>
          <w:rFonts w:ascii="Calibri" w:hAnsi="Calibri" w:cs="Calibri"/>
          <w:noProof/>
          <w:szCs w:val="24"/>
        </w:rPr>
        <w:t>. 2013;105(1):242-254. doi:10.1016/j.bpj.2013.05.041</w:t>
      </w:r>
    </w:p>
    <w:p w14:paraId="4AA6C4C2"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7. </w:t>
      </w:r>
      <w:r w:rsidRPr="006C42B4">
        <w:rPr>
          <w:rFonts w:ascii="Calibri" w:hAnsi="Calibri" w:cs="Calibri"/>
          <w:noProof/>
          <w:szCs w:val="24"/>
        </w:rPr>
        <w:tab/>
        <w:t xml:space="preserve">Savtchenko LP, Poo MM, Rusakov DA. Electrodiffusion phenomena in neuroscience: A neglected companion. </w:t>
      </w:r>
      <w:r w:rsidRPr="006C42B4">
        <w:rPr>
          <w:rFonts w:ascii="Calibri" w:hAnsi="Calibri" w:cs="Calibri"/>
          <w:i/>
          <w:iCs/>
          <w:noProof/>
          <w:szCs w:val="24"/>
        </w:rPr>
        <w:t>Nat Rev Neurosci</w:t>
      </w:r>
      <w:r w:rsidRPr="006C42B4">
        <w:rPr>
          <w:rFonts w:ascii="Calibri" w:hAnsi="Calibri" w:cs="Calibri"/>
          <w:noProof/>
          <w:szCs w:val="24"/>
        </w:rPr>
        <w:t>. 2017;18(10):598-612. doi:10.1038/nrn.2017.101</w:t>
      </w:r>
    </w:p>
    <w:p w14:paraId="7AD734EB"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8. </w:t>
      </w:r>
      <w:r w:rsidRPr="006C42B4">
        <w:rPr>
          <w:rFonts w:ascii="Calibri" w:hAnsi="Calibri" w:cs="Calibri"/>
          <w:noProof/>
          <w:szCs w:val="24"/>
        </w:rPr>
        <w:tab/>
        <w:t xml:space="preserve">Hammond C. </w:t>
      </w:r>
      <w:r w:rsidRPr="006C42B4">
        <w:rPr>
          <w:rFonts w:ascii="Calibri" w:hAnsi="Calibri" w:cs="Calibri"/>
          <w:i/>
          <w:iCs/>
          <w:noProof/>
          <w:szCs w:val="24"/>
        </w:rPr>
        <w:t>Cellular Neurophysiology</w:t>
      </w:r>
      <w:r w:rsidRPr="006C42B4">
        <w:rPr>
          <w:rFonts w:ascii="Calibri" w:hAnsi="Calibri" w:cs="Calibri"/>
          <w:noProof/>
          <w:szCs w:val="24"/>
        </w:rPr>
        <w:t>. Vol 480.; 1994. doi:10.1113/jphysiol.1994.sp020392</w:t>
      </w:r>
    </w:p>
    <w:p w14:paraId="2D161189"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9. </w:t>
      </w:r>
      <w:r w:rsidRPr="006C42B4">
        <w:rPr>
          <w:rFonts w:ascii="Calibri" w:hAnsi="Calibri" w:cs="Calibri"/>
          <w:noProof/>
          <w:szCs w:val="24"/>
        </w:rPr>
        <w:tab/>
        <w:t xml:space="preserve">Wu J and. </w:t>
      </w:r>
      <w:r w:rsidRPr="006C42B4">
        <w:rPr>
          <w:rFonts w:ascii="Calibri" w:hAnsi="Calibri" w:cs="Calibri"/>
          <w:i/>
          <w:iCs/>
          <w:noProof/>
          <w:szCs w:val="24"/>
        </w:rPr>
        <w:t>Foundations of Cellular Neuroscience</w:t>
      </w:r>
      <w:r w:rsidRPr="006C42B4">
        <w:rPr>
          <w:rFonts w:ascii="Calibri" w:hAnsi="Calibri" w:cs="Calibri"/>
          <w:noProof/>
          <w:szCs w:val="24"/>
        </w:rPr>
        <w:t>.</w:t>
      </w:r>
    </w:p>
    <w:p w14:paraId="42AB797B"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0. </w:t>
      </w:r>
      <w:r w:rsidRPr="006C42B4">
        <w:rPr>
          <w:rFonts w:ascii="Calibri" w:hAnsi="Calibri" w:cs="Calibri"/>
          <w:noProof/>
          <w:szCs w:val="24"/>
        </w:rPr>
        <w:tab/>
        <w:t xml:space="preserve">Dayan P, Abbot L. </w:t>
      </w:r>
      <w:r w:rsidRPr="006C42B4">
        <w:rPr>
          <w:rFonts w:ascii="Calibri" w:hAnsi="Calibri" w:cs="Calibri"/>
          <w:i/>
          <w:iCs/>
          <w:noProof/>
          <w:szCs w:val="24"/>
        </w:rPr>
        <w:t>Theoretical Neuroscience</w:t>
      </w:r>
      <w:r w:rsidRPr="006C42B4">
        <w:rPr>
          <w:rFonts w:ascii="Calibri" w:hAnsi="Calibri" w:cs="Calibri"/>
          <w:noProof/>
          <w:szCs w:val="24"/>
        </w:rPr>
        <w:t>. Vol 4.; 2014. doi:10.1080/2153599X.2014.951911</w:t>
      </w:r>
    </w:p>
    <w:p w14:paraId="47602CD0"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1. </w:t>
      </w:r>
      <w:r w:rsidRPr="006C42B4">
        <w:rPr>
          <w:rFonts w:ascii="Calibri" w:hAnsi="Calibri" w:cs="Calibri"/>
          <w:noProof/>
          <w:szCs w:val="24"/>
        </w:rPr>
        <w:tab/>
        <w:t xml:space="preserve">Johnston, Wu. </w:t>
      </w:r>
      <w:r w:rsidRPr="006C42B4">
        <w:rPr>
          <w:rFonts w:ascii="Calibri" w:hAnsi="Calibri" w:cs="Calibri"/>
          <w:i/>
          <w:iCs/>
          <w:noProof/>
          <w:szCs w:val="24"/>
        </w:rPr>
        <w:t>Foundations of Cellular Neurophysiology</w:t>
      </w:r>
      <w:r w:rsidRPr="006C42B4">
        <w:rPr>
          <w:rFonts w:ascii="Calibri" w:hAnsi="Calibri" w:cs="Calibri"/>
          <w:noProof/>
          <w:szCs w:val="24"/>
        </w:rPr>
        <w:t>.; 1995. doi:10.1097/00004691-199703000-00009</w:t>
      </w:r>
    </w:p>
    <w:p w14:paraId="4FA40C31"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2. </w:t>
      </w:r>
      <w:r w:rsidRPr="006C42B4">
        <w:rPr>
          <w:rFonts w:ascii="Calibri" w:hAnsi="Calibri" w:cs="Calibri"/>
          <w:noProof/>
          <w:szCs w:val="24"/>
        </w:rPr>
        <w:tab/>
        <w:t xml:space="preserve">Koch C. </w:t>
      </w:r>
      <w:r w:rsidRPr="006C42B4">
        <w:rPr>
          <w:rFonts w:ascii="Calibri" w:hAnsi="Calibri" w:cs="Calibri"/>
          <w:i/>
          <w:iCs/>
          <w:noProof/>
          <w:szCs w:val="24"/>
        </w:rPr>
        <w:t>Biophysics of Computation Information Processing in Single Neuron</w:t>
      </w:r>
      <w:r w:rsidRPr="006C42B4">
        <w:rPr>
          <w:rFonts w:ascii="Calibri" w:hAnsi="Calibri" w:cs="Calibri"/>
          <w:noProof/>
          <w:szCs w:val="24"/>
        </w:rPr>
        <w:t>. Vol 11.; 2004. doi:10.3902/jnns.11.157_2</w:t>
      </w:r>
    </w:p>
    <w:p w14:paraId="63748B77"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3. </w:t>
      </w:r>
      <w:r w:rsidRPr="006C42B4">
        <w:rPr>
          <w:rFonts w:ascii="Calibri" w:hAnsi="Calibri" w:cs="Calibri"/>
          <w:noProof/>
          <w:szCs w:val="24"/>
        </w:rPr>
        <w:tab/>
        <w:t xml:space="preserve">Kay AR. How cells can control their size by pumping ions. </w:t>
      </w:r>
      <w:r w:rsidRPr="006C42B4">
        <w:rPr>
          <w:rFonts w:ascii="Calibri" w:hAnsi="Calibri" w:cs="Calibri"/>
          <w:i/>
          <w:iCs/>
          <w:noProof/>
          <w:szCs w:val="24"/>
        </w:rPr>
        <w:t>Front Cell Dev Biol</w:t>
      </w:r>
      <w:r w:rsidRPr="006C42B4">
        <w:rPr>
          <w:rFonts w:ascii="Calibri" w:hAnsi="Calibri" w:cs="Calibri"/>
          <w:noProof/>
          <w:szCs w:val="24"/>
        </w:rPr>
        <w:t>. 2017;5(MAY):1-14. doi:10.3389/fcell.2017.00041</w:t>
      </w:r>
    </w:p>
    <w:p w14:paraId="09174201"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4. </w:t>
      </w:r>
      <w:r w:rsidRPr="006C42B4">
        <w:rPr>
          <w:rFonts w:ascii="Calibri" w:hAnsi="Calibri" w:cs="Calibri"/>
          <w:noProof/>
          <w:szCs w:val="24"/>
        </w:rPr>
        <w:tab/>
        <w:t xml:space="preserve">Blaustein M, Kao J, Matteson D. </w:t>
      </w:r>
      <w:r w:rsidRPr="006C42B4">
        <w:rPr>
          <w:rFonts w:ascii="Calibri" w:hAnsi="Calibri" w:cs="Calibri"/>
          <w:i/>
          <w:iCs/>
          <w:noProof/>
          <w:szCs w:val="24"/>
        </w:rPr>
        <w:t>Cellular Physiology and Neurophysiology</w:t>
      </w:r>
      <w:r w:rsidRPr="006C42B4">
        <w:rPr>
          <w:rFonts w:ascii="Calibri" w:hAnsi="Calibri" w:cs="Calibri"/>
          <w:noProof/>
          <w:szCs w:val="24"/>
        </w:rPr>
        <w:t>. 2nd ed. Philadelphia; 2012.</w:t>
      </w:r>
    </w:p>
    <w:p w14:paraId="5C4BD7CF"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5. </w:t>
      </w:r>
      <w:r w:rsidRPr="006C42B4">
        <w:rPr>
          <w:rFonts w:ascii="Calibri" w:hAnsi="Calibri" w:cs="Calibri"/>
          <w:noProof/>
          <w:szCs w:val="24"/>
        </w:rPr>
        <w:tab/>
        <w:t>Dusterwald KM, Currin CB, Burman RJ, Akerman CJ, Kay AR, Raimondo J V. Biophysical models reveal the relative importance of transporter proteins and impermeant anions in chloride homeostasis. 2018:1-30.</w:t>
      </w:r>
    </w:p>
    <w:p w14:paraId="64A309EC"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6. </w:t>
      </w:r>
      <w:r w:rsidRPr="006C42B4">
        <w:rPr>
          <w:rFonts w:ascii="Calibri" w:hAnsi="Calibri" w:cs="Calibri"/>
          <w:noProof/>
          <w:szCs w:val="24"/>
        </w:rPr>
        <w:tab/>
        <w:t xml:space="preserve">Elkin BS, Shaik MA, Morrison B. </w:t>
      </w:r>
      <w:r w:rsidRPr="006C42B4">
        <w:rPr>
          <w:rFonts w:ascii="Calibri" w:hAnsi="Calibri" w:cs="Calibri"/>
          <w:i/>
          <w:iCs/>
          <w:noProof/>
          <w:szCs w:val="24"/>
        </w:rPr>
        <w:t>Fixed Negative Charge and the Donnan Effect: A Description of the Driving Forces Associated with Brain Tissue Swelling and Oedema</w:t>
      </w:r>
      <w:r w:rsidRPr="006C42B4">
        <w:rPr>
          <w:rFonts w:ascii="Calibri" w:hAnsi="Calibri" w:cs="Calibri"/>
          <w:noProof/>
          <w:szCs w:val="24"/>
        </w:rPr>
        <w:t>. Vol 368.; 2010. doi:10.1098/rsta.2009.0223</w:t>
      </w:r>
    </w:p>
    <w:p w14:paraId="5DC087E3"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szCs w:val="24"/>
        </w:rPr>
      </w:pPr>
      <w:r w:rsidRPr="006C42B4">
        <w:rPr>
          <w:rFonts w:ascii="Calibri" w:hAnsi="Calibri" w:cs="Calibri"/>
          <w:noProof/>
          <w:szCs w:val="24"/>
        </w:rPr>
        <w:t xml:space="preserve">17. </w:t>
      </w:r>
      <w:r w:rsidRPr="006C42B4">
        <w:rPr>
          <w:rFonts w:ascii="Calibri" w:hAnsi="Calibri" w:cs="Calibri"/>
          <w:noProof/>
          <w:szCs w:val="24"/>
        </w:rPr>
        <w:tab/>
        <w:t xml:space="preserve">Goedert M, Eisenberg DS, Crowther RA. Propagation of Tau Aggregates and Neurodegeneration. </w:t>
      </w:r>
      <w:r w:rsidRPr="006C42B4">
        <w:rPr>
          <w:rFonts w:ascii="Calibri" w:hAnsi="Calibri" w:cs="Calibri"/>
          <w:i/>
          <w:iCs/>
          <w:noProof/>
          <w:szCs w:val="24"/>
        </w:rPr>
        <w:t>Annu Rev Neurosci</w:t>
      </w:r>
      <w:r w:rsidRPr="006C42B4">
        <w:rPr>
          <w:rFonts w:ascii="Calibri" w:hAnsi="Calibri" w:cs="Calibri"/>
          <w:noProof/>
          <w:szCs w:val="24"/>
        </w:rPr>
        <w:t>. 2017;40:189-210. doi:10.1146/annurev-neuro-072116-031153</w:t>
      </w:r>
    </w:p>
    <w:p w14:paraId="3E29F18C" w14:textId="77777777" w:rsidR="006C42B4" w:rsidRPr="006C42B4" w:rsidRDefault="006C42B4" w:rsidP="006C42B4">
      <w:pPr>
        <w:widowControl w:val="0"/>
        <w:autoSpaceDE w:val="0"/>
        <w:autoSpaceDN w:val="0"/>
        <w:adjustRightInd w:val="0"/>
        <w:spacing w:line="240" w:lineRule="auto"/>
        <w:ind w:left="640" w:hanging="640"/>
        <w:rPr>
          <w:rFonts w:ascii="Calibri" w:hAnsi="Calibri" w:cs="Calibri"/>
          <w:noProof/>
        </w:rPr>
      </w:pPr>
      <w:r w:rsidRPr="006C42B4">
        <w:rPr>
          <w:rFonts w:ascii="Calibri" w:hAnsi="Calibri" w:cs="Calibri"/>
          <w:noProof/>
          <w:szCs w:val="24"/>
        </w:rPr>
        <w:t xml:space="preserve">18. </w:t>
      </w:r>
      <w:r w:rsidRPr="006C42B4">
        <w:rPr>
          <w:rFonts w:ascii="Calibri" w:hAnsi="Calibri" w:cs="Calibri"/>
          <w:noProof/>
          <w:szCs w:val="24"/>
        </w:rPr>
        <w:tab/>
        <w:t xml:space="preserve">Schaffert LN, Carter WG. Do post-translational modifications influence protein aggregation in neurodegenerative diseases: A systematic review. </w:t>
      </w:r>
      <w:r w:rsidRPr="006C42B4">
        <w:rPr>
          <w:rFonts w:ascii="Calibri" w:hAnsi="Calibri" w:cs="Calibri"/>
          <w:i/>
          <w:iCs/>
          <w:noProof/>
          <w:szCs w:val="24"/>
        </w:rPr>
        <w:t>Brain Sci</w:t>
      </w:r>
      <w:r w:rsidRPr="006C42B4">
        <w:rPr>
          <w:rFonts w:ascii="Calibri" w:hAnsi="Calibri" w:cs="Calibri"/>
          <w:noProof/>
          <w:szCs w:val="24"/>
        </w:rPr>
        <w:t>. 2020;10(4):1-37. doi:10.3390/brainsci10040232</w:t>
      </w:r>
    </w:p>
    <w:p w14:paraId="5BE41B6D" w14:textId="77777777" w:rsidR="00AF68E2" w:rsidRPr="00E85EFB" w:rsidRDefault="00AF68E2" w:rsidP="00AF68E2">
      <w:r>
        <w:fldChar w:fldCharType="end"/>
      </w:r>
    </w:p>
    <w:p w14:paraId="58FD1E0E" w14:textId="77777777" w:rsidR="00AF68E2" w:rsidRPr="00EB1332" w:rsidRDefault="00AF68E2" w:rsidP="00AF68E2"/>
    <w:p w14:paraId="0176E9CA" w14:textId="77777777" w:rsidR="00AF68E2" w:rsidRDefault="00AF68E2" w:rsidP="00AF68E2"/>
    <w:p w14:paraId="49F390AC" w14:textId="77777777" w:rsidR="00AF68E2" w:rsidRPr="007D7D31" w:rsidRDefault="00AF68E2" w:rsidP="00AF68E2">
      <w:pPr>
        <w:rPr>
          <w:b/>
          <w:bCs/>
        </w:rPr>
      </w:pPr>
    </w:p>
    <w:p w14:paraId="7C35FC22" w14:textId="77777777" w:rsidR="005E4B25" w:rsidRDefault="005E4B25"/>
    <w:sectPr w:rsidR="005E4B25" w:rsidSect="00FE1D6D">
      <w:footerReference w:type="default" r:id="rId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86E66" w14:textId="77777777" w:rsidR="00FD76DC" w:rsidRDefault="00FD76DC">
      <w:pPr>
        <w:spacing w:before="0" w:after="0" w:line="240" w:lineRule="auto"/>
      </w:pPr>
      <w:r>
        <w:separator/>
      </w:r>
    </w:p>
  </w:endnote>
  <w:endnote w:type="continuationSeparator" w:id="0">
    <w:p w14:paraId="27B0F29B" w14:textId="77777777" w:rsidR="00FD76DC" w:rsidRDefault="00FD76D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870799"/>
      <w:docPartObj>
        <w:docPartGallery w:val="Page Numbers (Bottom of Page)"/>
        <w:docPartUnique/>
      </w:docPartObj>
    </w:sdtPr>
    <w:sdtEndPr/>
    <w:sdtContent>
      <w:sdt>
        <w:sdtPr>
          <w:id w:val="-1769616900"/>
          <w:docPartObj>
            <w:docPartGallery w:val="Page Numbers (Top of Page)"/>
            <w:docPartUnique/>
          </w:docPartObj>
        </w:sdtPr>
        <w:sdtEndPr/>
        <w:sdtContent>
          <w:p w14:paraId="2001E95C" w14:textId="77777777" w:rsidR="001B1320" w:rsidRDefault="00AF68E2">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04622952" w14:textId="77777777" w:rsidR="001B1320" w:rsidRDefault="00FD76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29F12" w14:textId="77777777" w:rsidR="00FD76DC" w:rsidRDefault="00FD76DC">
      <w:pPr>
        <w:spacing w:before="0" w:after="0" w:line="240" w:lineRule="auto"/>
      </w:pPr>
      <w:r>
        <w:separator/>
      </w:r>
    </w:p>
  </w:footnote>
  <w:footnote w:type="continuationSeparator" w:id="0">
    <w:p w14:paraId="0291F813" w14:textId="77777777" w:rsidR="00FD76DC" w:rsidRDefault="00FD76DC">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878C9"/>
    <w:rsid w:val="0016022D"/>
    <w:rsid w:val="001D4172"/>
    <w:rsid w:val="002464D3"/>
    <w:rsid w:val="002F7A04"/>
    <w:rsid w:val="00425CD1"/>
    <w:rsid w:val="00445158"/>
    <w:rsid w:val="004F6237"/>
    <w:rsid w:val="00532E3C"/>
    <w:rsid w:val="005A4C9F"/>
    <w:rsid w:val="005E4B25"/>
    <w:rsid w:val="006C42B4"/>
    <w:rsid w:val="00AF68E2"/>
    <w:rsid w:val="00BA1835"/>
    <w:rsid w:val="00F07ACB"/>
    <w:rsid w:val="00F45876"/>
    <w:rsid w:val="00FD76D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8E2"/>
    <w:pPr>
      <w:spacing w:before="100" w:after="200" w:line="276" w:lineRule="auto"/>
    </w:pPr>
    <w:rPr>
      <w:rFonts w:eastAsiaTheme="minorEastAsia"/>
      <w:sz w:val="24"/>
      <w:szCs w:val="20"/>
    </w:rPr>
  </w:style>
  <w:style w:type="paragraph" w:styleId="Heading1">
    <w:name w:val="heading 1"/>
    <w:basedOn w:val="Normal"/>
    <w:next w:val="Normal"/>
    <w:link w:val="Heading1Char"/>
    <w:uiPriority w:val="9"/>
    <w:qFormat/>
    <w:rsid w:val="00AF68E2"/>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FFFFFF" w:themeColor="background1"/>
      <w:spacing w:val="15"/>
      <w:shd w:val="clear" w:color="auto" w:fill="4472C4"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E3E9A-F0A7-454E-8BB7-AB23E7CC3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8</TotalTime>
  <Pages>8</Pages>
  <Words>7092</Words>
  <Characters>4042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13</cp:revision>
  <dcterms:created xsi:type="dcterms:W3CDTF">2020-11-24T15:10:00Z</dcterms:created>
  <dcterms:modified xsi:type="dcterms:W3CDTF">2020-11-2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